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Forte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DC6844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DC6844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DC6844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Rodap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CabealhodoSumrio"/>
      </w:pPr>
      <w:r>
        <w:rPr>
          <w:rStyle w:val="Nmerodepgina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568AAE13" w:rsidR="002C1FE4" w:rsidRDefault="00941501">
      <w:pPr>
        <w:pStyle w:val="Sumrio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 w14:paraId="373C07E4" w14:textId="240B35E4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 w14:paraId="15079331" w14:textId="0D1BC94D" w:rsidR="002C1FE4" w:rsidRDefault="00941501">
      <w:pPr>
        <w:pStyle w:val="Sumrio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 w14:paraId="5EA67EB7" w14:textId="3128D566" w:rsidR="002C1FE4" w:rsidRDefault="00941501">
      <w:pPr>
        <w:pStyle w:val="Sumrio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 w14:paraId="345809FF" w14:textId="1258BB42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 w14:paraId="30845B79" w14:textId="65B8B966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 w14:paraId="60B5F0A5" w14:textId="645ACFA6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 w14:paraId="3EDDD2EB" w14:textId="24E94C4E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 w14:paraId="5EF14734" w14:textId="1596E40F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 w14:paraId="2B75CD59" w14:textId="7F2E4CAE" w:rsidR="00932366" w:rsidRDefault="00932366">
      <w:pPr>
        <w:pStyle w:val="Sumrio2"/>
        <w:numPr>
          <w:ilvl w:val="1"/>
          <w:numId w:val="2"/>
        </w:numPr>
      </w:pPr>
      <w:r>
        <w:t>Subprocesso Monitoramento e Controle...........................................................</w:t>
      </w:r>
      <w:r w:rsidR="00876EB1">
        <w:t>.............</w:t>
      </w:r>
    </w:p>
    <w:p w14:paraId="69457AD1" w14:textId="55A916EC" w:rsidR="002C1FE4" w:rsidRDefault="00941501">
      <w:pPr>
        <w:pStyle w:val="Sumrio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 w14:paraId="29859778" w14:textId="47A64AB4" w:rsidR="002C1FE4" w:rsidRDefault="00DD1BA4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 w:rsidR="00941501">
        <w:rPr>
          <w:rFonts w:eastAsia="Arial Unicode MS" w:cs="Arial Unicode MS"/>
        </w:rPr>
        <w:tab/>
      </w:r>
    </w:p>
    <w:p w14:paraId="05108D85" w14:textId="3245342B" w:rsidR="002C1FE4" w:rsidRDefault="00DD1BA4">
      <w:pPr>
        <w:pStyle w:val="Sumrio2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 w:rsidR="00941501">
        <w:rPr>
          <w:rFonts w:eastAsia="Arial Unicode MS" w:cs="Arial Unicode MS"/>
        </w:rPr>
        <w:tab/>
      </w:r>
    </w:p>
    <w:p w14:paraId="6711E043" w14:textId="7C76B00C" w:rsidR="002C1FE4" w:rsidRDefault="00DD1BA4">
      <w:pPr>
        <w:pStyle w:val="Sumrio2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 w:rsidR="00941501">
        <w:rPr>
          <w:rFonts w:eastAsia="Arial Unicode MS" w:cs="Arial Unicode MS"/>
        </w:rPr>
        <w:tab/>
      </w:r>
    </w:p>
    <w:p w14:paraId="33D545FA" w14:textId="4EA1BBEE" w:rsidR="002C1FE4" w:rsidRDefault="00DD1BA4">
      <w:pPr>
        <w:pStyle w:val="Sumrio2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 w:rsidR="00941501">
        <w:rPr>
          <w:rFonts w:eastAsia="Arial Unicode MS" w:cs="Arial Unicode MS"/>
        </w:rPr>
        <w:tab/>
      </w:r>
    </w:p>
    <w:p w14:paraId="17EA6748" w14:textId="6E9EFA09" w:rsidR="002C1FE4" w:rsidRPr="00DD1BA4" w:rsidRDefault="00DD1BA4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 w:rsidR="00941501">
        <w:rPr>
          <w:rFonts w:eastAsia="Arial Unicode MS" w:cs="Arial Unicode MS"/>
        </w:rPr>
        <w:tab/>
      </w:r>
    </w:p>
    <w:p w14:paraId="63EB2207" w14:textId="7D1AF967" w:rsidR="00DD1BA4" w:rsidRDefault="00DD1BA4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 w14:paraId="1688F85F" w14:textId="2A1B6054" w:rsidR="002C1FE4" w:rsidRDefault="00941501">
      <w:pPr>
        <w:pStyle w:val="Sumrio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 w14:paraId="1FAD055E" w14:textId="774B2FC2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 w14:paraId="4BB3AB1C" w14:textId="097B30EA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 w14:paraId="46B82158" w14:textId="138F69AF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 w14:paraId="20E41472" w14:textId="3A8DC1A6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 w14:paraId="68F12D55" w14:textId="2639C838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 w14:paraId="07650081" w14:textId="75605FE4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 w14:paraId="48D11A8C" w14:textId="70CDEAE0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 w14:paraId="18F443DB" w14:textId="06CEF557" w:rsidR="002C1FE4" w:rsidRDefault="00941501">
      <w:pPr>
        <w:pStyle w:val="Sumrio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 w14:paraId="6DDBD79C" w14:textId="71B27637" w:rsidR="002C1FE4" w:rsidRDefault="00941501">
      <w:pPr>
        <w:pStyle w:val="Sumrio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 w14:paraId="25EB7E93" w14:textId="77777777" w:rsidR="002C1FE4" w:rsidRDefault="00941501">
      <w:pPr>
        <w:pStyle w:val="Body"/>
        <w:rPr>
          <w:rStyle w:val="Nmerodepgina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Ttulo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Nmerodepgina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pt-PT"/>
              </w:rPr>
              <w:t>Versionamento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 xml:space="preserve">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pt-PT"/>
              </w:rPr>
              <w:t>Versionamento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 xml:space="preserve">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DC6844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proofErr w:type="spellStart"/>
            <w:r>
              <w:rPr>
                <w:rFonts w:ascii="Arial" w:hAnsi="Arial"/>
                <w:sz w:val="20"/>
                <w:szCs w:val="20"/>
                <w:lang w:val="pt-PT"/>
              </w:rPr>
              <w:t>ncia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 xml:space="preserve">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Ttulo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Nmerodepgina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Ttulo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Nmerodepgina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Nmerodepgina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Nmerodepgina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lastRenderedPageBreak/>
        <w:drawing>
          <wp:inline distT="0" distB="0" distL="0" distR="0" wp14:anchorId="3ACF1512" wp14:editId="72AFC2E3">
            <wp:extent cx="7935964" cy="5509605"/>
            <wp:effectExtent l="0" t="0" r="1905" b="2540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44531" cy="5515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Nmerodepgina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drawing>
          <wp:inline distT="0" distB="0" distL="0" distR="0" wp14:anchorId="28492E09" wp14:editId="404700DE">
            <wp:extent cx="6568173" cy="5072754"/>
            <wp:effectExtent l="0" t="0" r="0" b="0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83994" cy="5084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Ttulo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Nmerodepgina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5DC751AF" wp14:editId="642A4C5B">
            <wp:extent cx="6762342" cy="5324775"/>
            <wp:effectExtent l="0" t="0" r="0" b="0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778576" cy="5337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Nmerodepgina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Ttulo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Ttulo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Nmerodepgina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AE9AF80" w14:textId="4AAB153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4D94AB6A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B80EAA1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niciação</w:t>
      </w:r>
    </w:p>
    <w:p w14:paraId="7BB61C9E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 negociação do projeto e expectativas do cliente, definição da equipe de trabalho, produção do documento de visão e execução do kickoff</w:t>
      </w:r>
    </w:p>
    <w:p w14:paraId="6239F5C7" w14:textId="52CC76A2" w:rsidR="005F5925" w:rsidRPr="0074747A" w:rsidRDefault="003F1BA7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832108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: Scrum Master, Product Owner, </w:t>
      </w:r>
      <w:r w:rsidR="00FA7FE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Scrum Team, Gerente de Projetos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e</w:t>
      </w:r>
      <w:r w:rsid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Cliente.</w:t>
      </w:r>
    </w:p>
    <w:p w14:paraId="6496B080" w14:textId="77777777" w:rsidR="005F5925" w:rsidRPr="0074747A" w:rsidRDefault="005F5925" w:rsidP="005F592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03FE1D35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46B333A6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lanejamento</w:t>
      </w:r>
    </w:p>
    <w:p w14:paraId="3791198C" w14:textId="77777777" w:rsidR="008E2713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 w14:paraId="2D14F846" w14:textId="7E2048AD" w:rsidR="005F5925" w:rsidRPr="008E2713" w:rsidRDefault="008E2713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5F5925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4747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ster, Product Owner, Scrum Team, Gerente de P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rojeto e</w:t>
      </w:r>
      <w:r w:rsidR="0074747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</w:t>
      </w:r>
      <w:r w:rsid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Cliente.</w:t>
      </w:r>
    </w:p>
    <w:p w14:paraId="18855798" w14:textId="77777777" w:rsidR="005F5925" w:rsidRPr="0074747A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</w:p>
    <w:p w14:paraId="4E7E249B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84F2599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6F624FDF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stinadas à produção do software conforme o definido na fase de planejamento, envolvendo as ativdades de especificação de requisitos, arquitetura, codificação, verificação e validação.</w:t>
      </w:r>
    </w:p>
    <w:p w14:paraId="56460D86" w14:textId="250DCAF2" w:rsidR="005F5925" w:rsidRPr="00C759EA" w:rsidRDefault="00CF7693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5F5925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4747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ster, Product Owner, Scrum Team, </w:t>
      </w:r>
      <w:r w:rsidR="00C759E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Gerente de 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Projeto </w:t>
      </w:r>
      <w:r w:rsidR="00C759E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e Cliente.</w:t>
      </w:r>
    </w:p>
    <w:p w14:paraId="205ABA20" w14:textId="7EBF8A5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03134C7A" w14:textId="77777777" w:rsidR="00F17352" w:rsidRPr="00986805" w:rsidRDefault="00F17352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1669A835" w14:textId="77777777" w:rsidR="00F17352" w:rsidRPr="00986805" w:rsidRDefault="00F17352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773F051A" w14:textId="12BBB0D1" w:rsidR="00F17352" w:rsidRDefault="00F17352" w:rsidP="007A00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destinadas a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process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ncerramento final dos ciclos de produção consolidando todas as sprints reviews, as lições aprendidas, o documento final de aceitação do produto, a atualização dos indicadores finais do projeto e produzi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relatório de encerramento do projeto.</w:t>
      </w:r>
    </w:p>
    <w:p w14:paraId="47B3A75D" w14:textId="798B7E04" w:rsidR="00F17352" w:rsidRPr="007A00BF" w:rsidRDefault="00F11E0E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Responsáveis</w:t>
      </w:r>
      <w:r w:rsidR="00F17352"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A00BF"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ster, Product Owner, Scrum Team, Gerente de Projeto e </w:t>
      </w:r>
      <w:r w:rsid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Cliente.</w:t>
      </w:r>
    </w:p>
    <w:p w14:paraId="152B8427" w14:textId="56DE017C" w:rsidR="00F17352" w:rsidRPr="007A00BF" w:rsidRDefault="00F17352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1DEBDC39" w14:textId="77777777" w:rsidR="00F17352" w:rsidRPr="007A00BF" w:rsidRDefault="00F17352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371F980A" w14:textId="658A05E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Iniciação</w:t>
      </w:r>
    </w:p>
    <w:p w14:paraId="7B129609" w14:textId="4CD7E6CA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3C401F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618C156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Negociar Projetos</w:t>
      </w:r>
    </w:p>
    <w:p w14:paraId="561E04DB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58AD29BD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Documento de RFP </w:t>
      </w:r>
    </w:p>
    <w:p w14:paraId="06270BE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22FF96E0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24BC493" w14:textId="146342EE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/ Cliente</w:t>
      </w:r>
    </w:p>
    <w:p w14:paraId="3F0B64F9" w14:textId="32DA026B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09B9909" w14:textId="613047F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445B469" w14:textId="5E0FF4B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52BEBBF" w14:textId="7777777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91A0B48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572FB7AD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linhamento de expectativas</w:t>
      </w:r>
    </w:p>
    <w:p w14:paraId="5CA63E9D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70BCF3E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1BE61A8C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Documento d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isão</w:t>
      </w:r>
    </w:p>
    <w:p w14:paraId="65952BB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 / PO / Scrum Master</w:t>
      </w:r>
    </w:p>
    <w:p w14:paraId="26BB414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 / PO / Scrum Master / Cliente</w:t>
      </w:r>
    </w:p>
    <w:p w14:paraId="00BA61B6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B79AB6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05B176CC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finição da equipe</w:t>
      </w:r>
    </w:p>
    <w:p w14:paraId="042724A3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finição do membros da equipe e dos seus respectivos papéi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CB5415A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0099061F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098C807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6E285D3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</w:p>
    <w:p w14:paraId="11BDA1C3" w14:textId="30C95DBD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81DED1C" w14:textId="37B0B5A1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3C6793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795E208E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Kickoff</w:t>
      </w:r>
    </w:p>
    <w:p w14:paraId="2B13E398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 da etapa de iniciaçã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 portanto finalizar as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definições preliminares do projeto já devidamente negociadas entre o cliente e a gerência do proje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350F095F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1CE7627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Termo de Abertura  </w:t>
      </w:r>
    </w:p>
    <w:p w14:paraId="73B97114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2C340427" w14:textId="77777777" w:rsidR="008B3EF9" w:rsidRDefault="008B3EF9" w:rsidP="008B3EF9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/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</w:p>
    <w:p w14:paraId="1134B6E9" w14:textId="77777777" w:rsidR="008B3EF9" w:rsidRPr="00986805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C0EDF78" w14:textId="49A52AB4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641BF9" w14:textId="6B981AB4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45456586" w14:textId="4F09B26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E5BA2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532242C7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screver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6468AE5F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Realizar sessões de levantamento das narrativas dos requisitos funcionais do produto conforme a visão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EF669CD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RFP e Documento de Visão </w:t>
      </w:r>
    </w:p>
    <w:p w14:paraId="6E45978A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Backlog de Produto  </w:t>
      </w:r>
    </w:p>
    <w:p w14:paraId="7ED38091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12F82933" w14:textId="77777777" w:rsidR="000D1CD3" w:rsidRDefault="000D1CD3" w:rsidP="000D1CD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</w:t>
      </w:r>
      <w:r>
        <w:rPr>
          <w:rFonts w:ascii="Arial" w:hAnsi="Arial" w:cs="Arial"/>
        </w:rPr>
        <w:t xml:space="preserve"> /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liente</w:t>
      </w:r>
    </w:p>
    <w:p w14:paraId="55513A01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82B2636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A65A409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riorizar as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4852AC82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>o escalon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mento de prioridade das estórias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conform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s critérios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6B0DCC2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Backlog do Produto </w:t>
      </w:r>
    </w:p>
    <w:p w14:paraId="6A11B6AC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499C72A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5A7A7890" w14:textId="77777777" w:rsidR="000D1CD3" w:rsidRDefault="000D1CD3" w:rsidP="000D1CD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 / Cliente</w:t>
      </w:r>
    </w:p>
    <w:p w14:paraId="27701224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174C327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6F5B0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602F2CF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0A29A095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A021C23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3DFE6AC5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452CB6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57510A79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5B0BB3AC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6AF8C704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64F7D61E" w14:textId="77777777" w:rsidR="000D1CD3" w:rsidRPr="00986805" w:rsidRDefault="000D1CD3" w:rsidP="000D1CD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62422C53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0A63E36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onitoramento e Controle</w:t>
      </w:r>
    </w:p>
    <w:p w14:paraId="24AD6B3F" w14:textId="7A6D94B6" w:rsidR="00260773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9AC764C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184327F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é a última sprint</w:t>
      </w:r>
    </w:p>
    <w:p w14:paraId="6360E6D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 recorrente da pilha de sprint para identificar quando encerra a pilh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, ou seja, se é a última sprint.</w:t>
      </w:r>
    </w:p>
    <w:p w14:paraId="178514E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77FEEB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31F57B3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318477D9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41F68045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8A3B90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2BFCF7FD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há algum impedimento</w:t>
      </w:r>
    </w:p>
    <w:p w14:paraId="22C2673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quanto à existência de impedimento.</w:t>
      </w:r>
    </w:p>
    <w:p w14:paraId="16FEC60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6FFEFF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3A555A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8D4DF95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79923C21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A19B87E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7C7B96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mover impedimento</w:t>
      </w:r>
    </w:p>
    <w:p w14:paraId="541F7E9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olucionar os impedimentos encontradas ao longo das iterações do clico das sprints.</w:t>
      </w:r>
    </w:p>
    <w:p w14:paraId="5748B4E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B5115C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0BC4F0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3317992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C119355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94DEDB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0DA42932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a sprint backlog</w:t>
      </w:r>
    </w:p>
    <w:p w14:paraId="6DCD15B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 sprint backlog em caso de mudança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FC7E4C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2A1711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67CCA2F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C6561D0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8664241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6087B5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E70E6F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5C595F34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aminhar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início da execução das sprints.</w:t>
      </w:r>
    </w:p>
    <w:p w14:paraId="6BA6470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5008C8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11CB3F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5320F0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0C76A39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E6F500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4F5D9A12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54EC7E9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indicadores</w:t>
      </w:r>
    </w:p>
    <w:p w14:paraId="0FC1C08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s indicadores conforme o levantamento realizad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703A1B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15F6C1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4C308FF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093CF988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033D7BA6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B0E4198" w14:textId="77777777" w:rsidR="00DC6844" w:rsidRDefault="00DC6844">
      <w:pPr>
        <w:rPr>
          <w:rFonts w:ascii="Arial" w:eastAsia="Arial" w:hAnsi="Arial" w:cs="Arial"/>
          <w:color w:val="000000"/>
          <w:sz w:val="20"/>
          <w:szCs w:val="20"/>
          <w:u w:color="000000"/>
          <w:lang w:val="pt-PT" w:eastAsia="pt-BR"/>
        </w:rPr>
      </w:pPr>
      <w:r>
        <w:rPr>
          <w:rFonts w:ascii="Arial" w:eastAsia="Arial" w:hAnsi="Arial" w:cs="Arial"/>
          <w:i/>
          <w:iCs/>
          <w:sz w:val="20"/>
          <w:szCs w:val="20"/>
        </w:rPr>
        <w:br w:type="page"/>
      </w:r>
    </w:p>
    <w:p w14:paraId="68BD4D58" w14:textId="45C03DC3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14D121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justar indicadores</w:t>
      </w:r>
    </w:p>
    <w:p w14:paraId="44BC0D7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Procede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ajuste final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dos indicadores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onsiderando o encerramento de todas as sprints.</w:t>
      </w:r>
    </w:p>
    <w:p w14:paraId="7D5E6E64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2ABDE77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Documento de Indicadores  </w:t>
      </w:r>
    </w:p>
    <w:p w14:paraId="5264B04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7BCC09B4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D9D4423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54BD564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94665FF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1CC3CD7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r o ciclo de monitoramento do projeto considerando a finalização do produto.</w:t>
      </w:r>
    </w:p>
    <w:p w14:paraId="1EAE226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969960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2ADDD5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6310448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8EEF470" w14:textId="77777777" w:rsidR="00260773" w:rsidRPr="00986805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8F45599" w14:textId="2FB556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0344F3D0" w14:textId="193E1032" w:rsidR="002C1FE4" w:rsidRDefault="002C1FE4" w:rsidP="00D712AA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1FFAE29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76D3761F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view</w:t>
      </w:r>
    </w:p>
    <w:p w14:paraId="2967771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reunião de revisão da sprint para analisar os resultados da sprint em relação aos objetivos da sprint do ponto de vista do produto e sua release.</w:t>
      </w:r>
    </w:p>
    <w:p w14:paraId="0150F36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eastAsia="Arial" w:hAnsi="Arial" w:cs="Arial"/>
          <w:sz w:val="20"/>
          <w:szCs w:val="20"/>
        </w:rPr>
        <w:t>Sprint Backlog</w:t>
      </w:r>
    </w:p>
    <w:p w14:paraId="1996201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F59E740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27095FE0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2DAFD97F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E37B96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4AD0D24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Demo</w:t>
      </w:r>
    </w:p>
    <w:p w14:paraId="48203AA6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monstração do release da sprint.</w:t>
      </w:r>
    </w:p>
    <w:p w14:paraId="1776BD0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13DD33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BDD990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04633BE2" w14:textId="6DFD0A04" w:rsidR="00DC6844" w:rsidRDefault="00260773" w:rsidP="00DC6844">
      <w:pPr>
        <w:pStyle w:val="PSCComentarioTemplate"/>
        <w:spacing w:before="0" w:after="0"/>
        <w:rPr>
          <w:rStyle w:val="Nmerodepgina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53A1F372" w14:textId="3889B83A" w:rsidR="00260773" w:rsidRDefault="00260773" w:rsidP="00260773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166D5B0B" w14:textId="77777777" w:rsidR="00260773" w:rsidRDefault="00260773" w:rsidP="00260773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0E8257F4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3974D886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trospective</w:t>
      </w:r>
    </w:p>
    <w:p w14:paraId="52A35EF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avaliação do desempenho da equipe na perspectiva do processo da sprint, o que foi bem e o que pode ser melhorado para a próxima sprint.</w:t>
      </w:r>
    </w:p>
    <w:p w14:paraId="607E7B0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F43755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9F97FB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43A58C16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(opcional)</w:t>
      </w:r>
    </w:p>
    <w:p w14:paraId="40FC0474" w14:textId="77777777" w:rsidR="00260773" w:rsidRPr="0081176B" w:rsidRDefault="00260773" w:rsidP="00260773">
      <w:pPr>
        <w:rPr>
          <w:rFonts w:ascii="Arial" w:eastAsia="Arial" w:hAnsi="Arial" w:cs="Arial"/>
          <w:i/>
          <w:iCs/>
          <w:sz w:val="20"/>
          <w:szCs w:val="20"/>
          <w:lang w:val="pt-BR"/>
        </w:rPr>
      </w:pPr>
    </w:p>
    <w:p w14:paraId="13FB634E" w14:textId="77777777" w:rsidR="00DC6844" w:rsidRDefault="00DC6844">
      <w:pPr>
        <w:rPr>
          <w:rFonts w:ascii="Arial" w:eastAsia="Arial" w:hAnsi="Arial" w:cs="Arial"/>
          <w:color w:val="000000"/>
          <w:sz w:val="20"/>
          <w:szCs w:val="20"/>
          <w:u w:color="000000"/>
          <w:lang w:val="pt-PT" w:eastAsia="pt-BR"/>
        </w:rPr>
      </w:pPr>
      <w:r>
        <w:rPr>
          <w:rFonts w:ascii="Arial" w:eastAsia="Arial" w:hAnsi="Arial" w:cs="Arial"/>
          <w:i/>
          <w:iCs/>
          <w:sz w:val="20"/>
          <w:szCs w:val="20"/>
        </w:rPr>
        <w:br w:type="page"/>
      </w:r>
    </w:p>
    <w:p w14:paraId="1F43B587" w14:textId="1F762F25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0397B84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ceitação da entrega</w:t>
      </w:r>
    </w:p>
    <w:p w14:paraId="6E85A3D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 processo formal da entrega e o respectivo aceite conforme os critérios prévios de aceitação.</w:t>
      </w:r>
    </w:p>
    <w:p w14:paraId="17EBF28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51C3391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eastAsia="Arial" w:hAnsi="Arial" w:cs="Arial"/>
          <w:sz w:val="20"/>
          <w:szCs w:val="20"/>
        </w:rPr>
        <w:t>Documento de aceit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9714B3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1A5E86F9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Cliente / Gerente de Projeto</w:t>
      </w:r>
    </w:p>
    <w:p w14:paraId="507C2746" w14:textId="77777777" w:rsidR="00260773" w:rsidRDefault="00260773" w:rsidP="00260773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07799BB3" w14:textId="0F004C69" w:rsidR="002C1FE4" w:rsidRDefault="002C1FE4">
      <w:pPr>
        <w:pStyle w:val="Body"/>
      </w:pPr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Ttulo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2" w:name="_Toc15"/>
      <w:r>
        <w:rPr>
          <w:rStyle w:val="Nmerodepgina"/>
          <w:rFonts w:ascii="Arial" w:hAnsi="Arial"/>
          <w:sz w:val="28"/>
          <w:szCs w:val="28"/>
        </w:rPr>
        <w:t>Papéis e Responsabilidades</w:t>
      </w:r>
      <w:bookmarkEnd w:id="12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Pr="00F54981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  <w:color w:val="00B0F0"/>
        </w:rPr>
      </w:pPr>
      <w:bookmarkStart w:id="13" w:name="_Toc16"/>
      <w:r w:rsidRPr="00F54981">
        <w:rPr>
          <w:rStyle w:val="Nmerodepgina"/>
          <w:rFonts w:ascii="Arial" w:hAnsi="Arial"/>
          <w:color w:val="00B0F0"/>
        </w:rPr>
        <w:t>Gerente de Projetos</w:t>
      </w:r>
      <w:bookmarkEnd w:id="13"/>
    </w:p>
    <w:p w14:paraId="23092F77" w14:textId="435AFA00" w:rsidR="002C1FE4" w:rsidRDefault="00941501">
      <w:pPr>
        <w:pStyle w:val="NormalWeb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1435BAE7" w14:textId="3B22EF77" w:rsidR="005C3042" w:rsidRDefault="005C3042">
      <w:pPr>
        <w:pStyle w:val="NormalWeb"/>
        <w:jc w:val="both"/>
        <w:rPr>
          <w:rFonts w:ascii="Arial" w:hAnsi="Arial"/>
        </w:rPr>
      </w:pPr>
    </w:p>
    <w:p w14:paraId="05888FFE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6308C116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61E46393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11CCDE8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7B820954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6ACDA5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704235E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371B562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2EC60C70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0CC35F23" w14:textId="4A7111DC" w:rsidR="000C5C27" w:rsidRPr="000C5C27" w:rsidRDefault="005C3042" w:rsidP="000C5C2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3B3EA167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6CC2BD6A" w14:textId="0885C104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0E4A6AD5" w14:textId="77777777" w:rsidR="000C5C27" w:rsidRDefault="000C5C27" w:rsidP="000C5C27">
      <w:pPr>
        <w:pStyle w:val="Paragraph2"/>
        <w:spacing w:after="0"/>
        <w:ind w:left="720"/>
        <w:jc w:val="both"/>
        <w:rPr>
          <w:sz w:val="24"/>
          <w:szCs w:val="24"/>
          <w:lang w:val="pt-PT"/>
        </w:rPr>
      </w:pPr>
    </w:p>
    <w:p w14:paraId="46497448" w14:textId="716DA783" w:rsidR="005C3042" w:rsidRPr="00450943" w:rsidRDefault="000C5C27" w:rsidP="000C5C27">
      <w:pPr>
        <w:pStyle w:val="NormalWeb"/>
        <w:numPr>
          <w:ilvl w:val="1"/>
          <w:numId w:val="33"/>
        </w:numPr>
        <w:jc w:val="both"/>
        <w:rPr>
          <w:rFonts w:ascii="Arial" w:eastAsia="Arial" w:hAnsi="Arial" w:cs="Arial"/>
          <w:b/>
          <w:color w:val="FF0000"/>
        </w:rPr>
      </w:pPr>
      <w:r w:rsidRPr="00450943">
        <w:rPr>
          <w:rFonts w:ascii="Arial" w:eastAsia="Arial" w:hAnsi="Arial" w:cs="Arial"/>
          <w:b/>
          <w:color w:val="FF0000"/>
        </w:rPr>
        <w:t>Scrum Master</w:t>
      </w:r>
    </w:p>
    <w:p w14:paraId="49D1F0AA" w14:textId="51CFBCE9" w:rsidR="000C5C27" w:rsidRDefault="000C5C27">
      <w:pPr>
        <w:pStyle w:val="NormalWeb"/>
        <w:jc w:val="both"/>
        <w:rPr>
          <w:rFonts w:ascii="Arial" w:eastAsia="Arial" w:hAnsi="Arial" w:cs="Arial"/>
          <w:b/>
        </w:rPr>
      </w:pPr>
    </w:p>
    <w:p w14:paraId="298F2684" w14:textId="21E6D5D8" w:rsidR="004F0941" w:rsidRDefault="004F0941">
      <w:pPr>
        <w:pStyle w:val="NormalWeb"/>
        <w:jc w:val="both"/>
        <w:rPr>
          <w:rFonts w:ascii="Arial" w:eastAsia="Arial" w:hAnsi="Arial" w:cs="Arial"/>
          <w:b/>
        </w:rPr>
      </w:pPr>
      <w:bookmarkStart w:id="14" w:name="_GoBack"/>
      <w:bookmarkEnd w:id="14"/>
    </w:p>
    <w:p w14:paraId="2FA6806F" w14:textId="77777777" w:rsidR="004F0941" w:rsidRPr="000C5C27" w:rsidRDefault="004F0941">
      <w:pPr>
        <w:pStyle w:val="NormalWeb"/>
        <w:jc w:val="both"/>
        <w:rPr>
          <w:rFonts w:ascii="Arial" w:eastAsia="Arial" w:hAnsi="Arial" w:cs="Arial"/>
          <w:b/>
        </w:rPr>
      </w:pPr>
    </w:p>
    <w:p w14:paraId="326EA273" w14:textId="54782C08" w:rsidR="002C1FE4" w:rsidRPr="004F0941" w:rsidRDefault="00941501" w:rsidP="00DC6844">
      <w:pPr>
        <w:pStyle w:val="Ttulo2"/>
        <w:numPr>
          <w:ilvl w:val="0"/>
          <w:numId w:val="34"/>
        </w:numPr>
        <w:rPr>
          <w:rStyle w:val="Nmerodepgina"/>
          <w:rFonts w:ascii="Arial" w:hAnsi="Arial"/>
          <w:color w:val="000000" w:themeColor="text1"/>
        </w:rPr>
      </w:pPr>
      <w:bookmarkStart w:id="15" w:name="_Toc17"/>
      <w:r w:rsidRPr="004F0941">
        <w:rPr>
          <w:rStyle w:val="Nmerodepgina"/>
          <w:rFonts w:ascii="Arial" w:hAnsi="Arial"/>
          <w:color w:val="000000" w:themeColor="text1"/>
        </w:rPr>
        <w:t>Engenheiro de Software</w:t>
      </w:r>
      <w:bookmarkEnd w:id="15"/>
    </w:p>
    <w:p w14:paraId="1A0CFC03" w14:textId="3850A5F7" w:rsidR="00AB0A83" w:rsidRDefault="00AB0A83" w:rsidP="00AB0A83">
      <w:pPr>
        <w:pStyle w:val="Body"/>
        <w:rPr>
          <w:lang w:val="pt-PT"/>
        </w:rPr>
      </w:pPr>
    </w:p>
    <w:p w14:paraId="11FD1C46" w14:textId="0EA502E9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Responsável por especificar, desenvolver e manter sistemas de software ou vários deles.</w:t>
      </w:r>
    </w:p>
    <w:p w14:paraId="7AE02447" w14:textId="77777777" w:rsidR="004F0941" w:rsidRDefault="004F0941" w:rsidP="004F0941">
      <w:pPr>
        <w:pStyle w:val="Body"/>
        <w:rPr>
          <w:lang w:val="pt-PT"/>
        </w:rPr>
      </w:pPr>
    </w:p>
    <w:p w14:paraId="36325962" w14:textId="13929EBB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Acompanhar métricas de desempenho e qualidade de produtos;</w:t>
      </w:r>
    </w:p>
    <w:p w14:paraId="0216BB69" w14:textId="77777777" w:rsidR="004F0941" w:rsidRDefault="004F0941" w:rsidP="004F0941">
      <w:pPr>
        <w:pStyle w:val="Body"/>
        <w:rPr>
          <w:lang w:val="pt-PT"/>
        </w:rPr>
      </w:pPr>
    </w:p>
    <w:p w14:paraId="449BE808" w14:textId="758B750F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Adequar o sistema ao padrão de qualidade e desempenho requisitados;</w:t>
      </w:r>
    </w:p>
    <w:p w14:paraId="19172293" w14:textId="77777777" w:rsidR="004F0941" w:rsidRDefault="004F0941" w:rsidP="004F0941">
      <w:pPr>
        <w:pStyle w:val="Body"/>
        <w:rPr>
          <w:lang w:val="pt-PT"/>
        </w:rPr>
      </w:pPr>
    </w:p>
    <w:p w14:paraId="2C21562C" w14:textId="1A5DBC8D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lastRenderedPageBreak/>
        <w:t>Selecionar e fazer a triagem de produtos de software que a empresa venha a buscar externamente.</w:t>
      </w:r>
    </w:p>
    <w:p w14:paraId="16FC1B18" w14:textId="77777777" w:rsidR="004F0941" w:rsidRDefault="004F0941" w:rsidP="004F0941">
      <w:pPr>
        <w:pStyle w:val="Body"/>
        <w:rPr>
          <w:lang w:val="pt-PT"/>
        </w:rPr>
      </w:pPr>
    </w:p>
    <w:p w14:paraId="506846A5" w14:textId="77777777" w:rsid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 xml:space="preserve">Possuir habilidades de raciocínio lógico e de matemática bem desenvolvidas, já que é preciso ter </w:t>
      </w:r>
      <w:r>
        <w:rPr>
          <w:lang w:val="pt-PT"/>
        </w:rPr>
        <w:t>gosto pela inovação nessa área;</w:t>
      </w:r>
    </w:p>
    <w:p w14:paraId="2F3CABA4" w14:textId="77777777" w:rsidR="004F0941" w:rsidRDefault="004F0941" w:rsidP="004F0941">
      <w:pPr>
        <w:pStyle w:val="Body"/>
        <w:rPr>
          <w:lang w:val="pt-PT"/>
        </w:rPr>
      </w:pPr>
    </w:p>
    <w:p w14:paraId="3C4BF5C3" w14:textId="6F190E0B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Ser dinâmico e pragmático, adaptando-se às novas tecnologias de software, banco de dados e metodologias de desenvolvimento que surgem;</w:t>
      </w:r>
    </w:p>
    <w:p w14:paraId="35A7F252" w14:textId="77777777" w:rsidR="004F0941" w:rsidRDefault="004F0941" w:rsidP="004F0941">
      <w:pPr>
        <w:pStyle w:val="Body"/>
        <w:rPr>
          <w:lang w:val="pt-PT"/>
        </w:rPr>
      </w:pPr>
    </w:p>
    <w:p w14:paraId="49200F2F" w14:textId="782B7156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Ter um bom poder de comunicação, haja vista que irá auxiliar outros desenvolvedores de software e criar comunicados aos clientes a respeito das mudanças dos produtos por eles utilizados;</w:t>
      </w:r>
    </w:p>
    <w:p w14:paraId="6160674C" w14:textId="77777777" w:rsidR="004F0941" w:rsidRDefault="004F0941" w:rsidP="004F0941">
      <w:pPr>
        <w:pStyle w:val="Body"/>
        <w:rPr>
          <w:lang w:val="pt-PT"/>
        </w:rPr>
      </w:pPr>
    </w:p>
    <w:p w14:paraId="6DF353A4" w14:textId="1F1AC766" w:rsidR="004F0941" w:rsidRPr="004F0941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Deve ser confiável, já que terá acesso a dados internos da empresa durante o desenvolvimento do sistema.</w:t>
      </w:r>
    </w:p>
    <w:p w14:paraId="0C5FEDF0" w14:textId="77777777" w:rsidR="004F0941" w:rsidRDefault="004F0941" w:rsidP="004F0941">
      <w:pPr>
        <w:pStyle w:val="Body"/>
        <w:rPr>
          <w:lang w:val="pt-PT"/>
        </w:rPr>
      </w:pPr>
    </w:p>
    <w:p w14:paraId="08FBBCE4" w14:textId="03025ABE" w:rsidR="00AB0A83" w:rsidRDefault="004F0941" w:rsidP="004F0941">
      <w:pPr>
        <w:pStyle w:val="Body"/>
        <w:numPr>
          <w:ilvl w:val="0"/>
          <w:numId w:val="36"/>
        </w:numPr>
        <w:rPr>
          <w:lang w:val="pt-PT"/>
        </w:rPr>
      </w:pPr>
      <w:r w:rsidRPr="004F0941">
        <w:rPr>
          <w:lang w:val="pt-PT"/>
        </w:rPr>
        <w:t>Realizar testes específicos ao desenvolvimento.</w:t>
      </w:r>
    </w:p>
    <w:p w14:paraId="2D62C84B" w14:textId="77777777" w:rsidR="00AB0A83" w:rsidRDefault="00AB0A83" w:rsidP="00AB0A83">
      <w:pPr>
        <w:pStyle w:val="Body"/>
        <w:rPr>
          <w:lang w:val="pt-PT"/>
        </w:rPr>
      </w:pPr>
    </w:p>
    <w:p w14:paraId="72EAEFD7" w14:textId="77777777" w:rsidR="00AB0A83" w:rsidRPr="00AB0A83" w:rsidRDefault="00AB0A83" w:rsidP="00AB0A83">
      <w:pPr>
        <w:pStyle w:val="Body"/>
        <w:rPr>
          <w:lang w:val="pt-PT"/>
        </w:rPr>
      </w:pPr>
    </w:p>
    <w:p w14:paraId="116DA926" w14:textId="5D250019" w:rsidR="002C1FE4" w:rsidRDefault="00941501" w:rsidP="000C5C27">
      <w:pPr>
        <w:pStyle w:val="Ttulo2"/>
        <w:numPr>
          <w:ilvl w:val="1"/>
          <w:numId w:val="34"/>
        </w:numPr>
        <w:rPr>
          <w:rFonts w:ascii="Arial" w:eastAsia="Arial" w:hAnsi="Arial" w:cs="Arial"/>
        </w:rPr>
      </w:pPr>
      <w:bookmarkStart w:id="16" w:name="_Toc18"/>
      <w:r>
        <w:rPr>
          <w:rStyle w:val="Nmerodepgina"/>
          <w:rFonts w:ascii="Arial" w:hAnsi="Arial"/>
        </w:rPr>
        <w:t>Engenheiro de Requisitos</w:t>
      </w:r>
      <w:bookmarkEnd w:id="16"/>
    </w:p>
    <w:p w14:paraId="36F413E1" w14:textId="0156D7EA" w:rsidR="00C357A5" w:rsidRDefault="00C357A5">
      <w:pPr>
        <w:pStyle w:val="NormalWeb"/>
        <w:jc w:val="both"/>
        <w:rPr>
          <w:rFonts w:ascii="Arial" w:hAnsi="Arial"/>
        </w:rPr>
      </w:pPr>
    </w:p>
    <w:p w14:paraId="7C4FEF18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21945E49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3F1E604" w14:textId="50DBCB13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1FCDA7BF" w14:textId="1E7CA83A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2F4E7158" w14:textId="61FAC762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6CBFF87B" w14:textId="28130AC1" w:rsidR="00450943" w:rsidRPr="00450943" w:rsidRDefault="0072356D" w:rsidP="00450943">
      <w:pPr>
        <w:pStyle w:val="Paragraph2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</w:t>
      </w:r>
      <w:r w:rsidR="00450943" w:rsidRPr="00450943">
        <w:rPr>
          <w:b/>
          <w:color w:val="FF0000"/>
          <w:sz w:val="24"/>
          <w:szCs w:val="24"/>
          <w:lang w:val="pt-PT"/>
        </w:rPr>
        <w:t xml:space="preserve"> Product Owner</w:t>
      </w:r>
    </w:p>
    <w:p w14:paraId="4069DD8C" w14:textId="5BF8C793" w:rsidR="009D21DC" w:rsidRDefault="009D21DC">
      <w:pPr>
        <w:pStyle w:val="NormalWeb"/>
        <w:jc w:val="both"/>
        <w:rPr>
          <w:rFonts w:ascii="Arial" w:hAnsi="Arial"/>
        </w:rPr>
      </w:pPr>
    </w:p>
    <w:p w14:paraId="75353728" w14:textId="2D643E4D" w:rsidR="009D21DC" w:rsidRPr="00C357A5" w:rsidRDefault="00C357A5">
      <w:pPr>
        <w:pStyle w:val="NormalWeb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</w:t>
      </w:r>
      <w:r w:rsidR="0072356D">
        <w:rPr>
          <w:rFonts w:ascii="Arial" w:hAnsi="Arial"/>
          <w:b/>
        </w:rPr>
        <w:t>7</w:t>
      </w:r>
      <w:r w:rsidR="00450943">
        <w:rPr>
          <w:rFonts w:ascii="Arial" w:hAnsi="Arial"/>
          <w:b/>
        </w:rPr>
        <w:t xml:space="preserve"> </w:t>
      </w:r>
      <w:r w:rsidR="009D21DC" w:rsidRPr="00C357A5">
        <w:rPr>
          <w:rFonts w:ascii="Arial" w:hAnsi="Arial"/>
          <w:b/>
        </w:rPr>
        <w:t>Arquiteto de Software</w:t>
      </w:r>
    </w:p>
    <w:p w14:paraId="36054317" w14:textId="5BDA4933" w:rsidR="009D21DC" w:rsidRDefault="009D21DC">
      <w:pPr>
        <w:pStyle w:val="NormalWeb"/>
        <w:jc w:val="both"/>
        <w:rPr>
          <w:rFonts w:ascii="Arial" w:hAnsi="Arial"/>
        </w:rPr>
      </w:pPr>
    </w:p>
    <w:p w14:paraId="17F434A6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0E94942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75057450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6D4C0577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187A8F5C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30DA69E8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461DA69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7A8C1F34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6C960AD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lastRenderedPageBreak/>
        <w:t>Manter-se envolvido com todo o processo de desenvolvimento de software;</w:t>
      </w:r>
    </w:p>
    <w:p w14:paraId="532BE5F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56218C7E" w14:textId="77777777" w:rsidR="009D21DC" w:rsidRDefault="009D21DC" w:rsidP="009D21DC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603704B7" w14:textId="77777777" w:rsidR="009D21DC" w:rsidRDefault="009D21DC">
      <w:pPr>
        <w:pStyle w:val="NormalWeb"/>
        <w:jc w:val="both"/>
        <w:rPr>
          <w:rFonts w:ascii="Arial" w:eastAsia="Arial" w:hAnsi="Arial" w:cs="Arial"/>
        </w:rPr>
      </w:pPr>
    </w:p>
    <w:p w14:paraId="5D77DAD2" w14:textId="4A325AF7" w:rsidR="002C1FE4" w:rsidRPr="0072356D" w:rsidRDefault="0072356D">
      <w:pPr>
        <w:pStyle w:val="Body"/>
        <w:rPr>
          <w:b/>
          <w:color w:val="FF0000"/>
        </w:rPr>
      </w:pPr>
      <w:r w:rsidRPr="0072356D">
        <w:rPr>
          <w:rFonts w:ascii="Arial Unicode MS" w:hAnsi="Arial Unicode MS"/>
          <w:b/>
          <w:color w:val="FF0000"/>
        </w:rPr>
        <w:t>6.8 Engenheiro de Teste</w:t>
      </w:r>
    </w:p>
    <w:p w14:paraId="5A129955" w14:textId="77777777" w:rsidR="002C1FE4" w:rsidRDefault="002C1FE4">
      <w:pPr>
        <w:pStyle w:val="Ttulo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 w:rsidP="000C5C27">
      <w:pPr>
        <w:pStyle w:val="Ttulo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7" w:name="_Toc20"/>
      <w:r>
        <w:rPr>
          <w:rStyle w:val="Nmerodepgina"/>
          <w:rFonts w:ascii="Arial" w:hAnsi="Arial"/>
          <w:sz w:val="28"/>
          <w:szCs w:val="28"/>
        </w:rPr>
        <w:t>Templates</w:t>
      </w:r>
      <w:bookmarkEnd w:id="17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1D098A11" w14:textId="677EB203" w:rsidR="002C1FE4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a sprint</w:t>
      </w:r>
    </w:p>
    <w:p w14:paraId="028007F1" w14:textId="0CE78741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o produto</w:t>
      </w:r>
    </w:p>
    <w:p w14:paraId="293C7EA3" w14:textId="748D255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Estória de Usuário</w:t>
      </w:r>
    </w:p>
    <w:p w14:paraId="6C11B793" w14:textId="64779A14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Request For Proposal – RFP</w:t>
      </w:r>
    </w:p>
    <w:p w14:paraId="2C268E9E" w14:textId="07C38EE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Sprint Planning</w:t>
      </w:r>
    </w:p>
    <w:p w14:paraId="744EE626" w14:textId="3BC9C4B3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mplate_Documento_Visao</w:t>
      </w:r>
    </w:p>
    <w:p w14:paraId="468BDA93" w14:textId="5935D9F5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bertura</w:t>
      </w:r>
    </w:p>
    <w:p w14:paraId="01F77030" w14:textId="256925D9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ceite</w:t>
      </w:r>
    </w:p>
    <w:p w14:paraId="55A2C64D" w14:textId="77777777" w:rsidR="00FB7552" w:rsidRDefault="00FB7552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 w:rsidP="000C5C27">
      <w:pPr>
        <w:pStyle w:val="Ttulo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8" w:name="_Toc21"/>
      <w:r>
        <w:rPr>
          <w:rStyle w:val="Nmerodepgina"/>
          <w:rFonts w:ascii="Arial" w:hAnsi="Arial"/>
          <w:sz w:val="28"/>
          <w:szCs w:val="28"/>
        </w:rPr>
        <w:t>Nome da Fábrica</w:t>
      </w:r>
      <w:bookmarkEnd w:id="18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Ttulo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 w:rsidP="000C5C27">
      <w:pPr>
        <w:pStyle w:val="Ttulo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22"/>
      <w:r>
        <w:rPr>
          <w:rFonts w:ascii="Arial" w:hAnsi="Arial"/>
          <w:sz w:val="28"/>
          <w:szCs w:val="28"/>
        </w:rPr>
        <w:t>Equipe e Papel</w:t>
      </w:r>
      <w:bookmarkEnd w:id="19"/>
    </w:p>
    <w:p w14:paraId="6995F3E8" w14:textId="77777777" w:rsidR="002C1FE4" w:rsidRDefault="002C1FE4">
      <w:pPr>
        <w:pStyle w:val="Cabealho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Ttulo1"/>
        <w:pBdr>
          <w:bottom w:val="nil"/>
        </w:pBdr>
        <w:spacing w:before="0" w:after="0"/>
      </w:pPr>
      <w:bookmarkStart w:id="20" w:name="_Referências"/>
      <w:bookmarkStart w:id="21" w:name="_Toc23"/>
      <w:bookmarkEnd w:id="20"/>
      <w:r>
        <w:rPr>
          <w:b w:val="0"/>
          <w:bCs w:val="0"/>
        </w:rPr>
        <w:lastRenderedPageBreak/>
        <w:t>A tebela a seguir</w:t>
      </w:r>
      <w:r>
        <w:rPr>
          <w:rStyle w:val="Nmerodepgina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Nmerodepgina"/>
        </w:rPr>
        <w:t>:</w:t>
      </w:r>
      <w:bookmarkEnd w:id="21"/>
    </w:p>
    <w:p w14:paraId="764AB88A" w14:textId="77777777" w:rsidR="002C1FE4" w:rsidRDefault="002C1FE4">
      <w:pPr>
        <w:pStyle w:val="Ttulo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E451D8" w14:paraId="1FA527A6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8F4E54" w14:textId="7D050479" w:rsidR="00E451D8" w:rsidRPr="00E0715A" w:rsidRDefault="00E451D8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CC381" w14:textId="61529373" w:rsidR="00E451D8" w:rsidRPr="00E0715A" w:rsidRDefault="00E451D8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2C1FE4" w14:paraId="750E114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 w:rsidR="002C1FE4" w14:paraId="527EB9F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1B3C13A5" w:rsidR="002C1FE4" w:rsidRPr="00E0715A" w:rsidRDefault="00825427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653A3B16" w:rsidR="002C1FE4" w:rsidRPr="00E0715A" w:rsidRDefault="007F1AB4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iogo Dostoiévsky</w:t>
            </w:r>
          </w:p>
        </w:tc>
      </w:tr>
      <w:tr w:rsidR="002C1FE4" w14:paraId="4C7ED441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2FE6E3FA" w:rsidR="002C1FE4" w:rsidRPr="00E0715A" w:rsidRDefault="00245F69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José Neto</w:t>
            </w:r>
          </w:p>
        </w:tc>
      </w:tr>
      <w:tr w:rsidR="00E0715A" w14:paraId="3AB31CC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7C36" w14:textId="5803818A" w:rsidR="00E0715A" w:rsidRPr="00E0715A" w:rsidRDefault="00E0715A" w:rsidP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4EE9E" w14:textId="198D7229" w:rsidR="00E0715A" w:rsidRPr="00E0715A" w:rsidRDefault="00E0715A" w:rsidP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rlânio Freire</w:t>
            </w:r>
          </w:p>
        </w:tc>
      </w:tr>
      <w:tr w:rsidR="002C1FE4" w14:paraId="563475A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825427" w14:paraId="18A83FF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12D9F1" w14:textId="5CC3835C" w:rsidR="00825427" w:rsidRPr="00E0715A" w:rsidRDefault="00825427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FBFA7" w14:textId="0EA01007" w:rsidR="00825427" w:rsidRPr="00E0715A" w:rsidRDefault="00825427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2C1FE4" w14:paraId="6CCCD26A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huan</w:t>
            </w:r>
          </w:p>
        </w:tc>
      </w:tr>
      <w:tr w:rsidR="002C1FE4" w14:paraId="66968ECF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BA10BDA" w:rsidR="002C1FE4" w:rsidRPr="00E0715A" w:rsidRDefault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2CBBB0C4" w:rsidR="002C1FE4" w:rsidRPr="00E0715A" w:rsidRDefault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 xml:space="preserve">Diogo Dostoiévsky </w:t>
            </w:r>
          </w:p>
        </w:tc>
      </w:tr>
    </w:tbl>
    <w:p w14:paraId="38F197A8" w14:textId="77777777" w:rsidR="002C1FE4" w:rsidRDefault="002C1FE4">
      <w:pPr>
        <w:pStyle w:val="Ttulo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Ttulo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Ttulo1"/>
        <w:spacing w:before="0" w:after="0"/>
        <w:rPr>
          <w:rFonts w:ascii="Arial" w:eastAsia="Arial" w:hAnsi="Arial" w:cs="Arial"/>
          <w:sz w:val="24"/>
          <w:szCs w:val="24"/>
        </w:rPr>
      </w:pPr>
      <w:bookmarkStart w:id="22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2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PargrafodaLista"/>
        <w:widowControl w:val="0"/>
        <w:numPr>
          <w:ilvl w:val="0"/>
          <w:numId w:val="32"/>
        </w:numPr>
      </w:pPr>
      <w:r>
        <w:rPr>
          <w:rStyle w:val="Nmerodepgina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PargrafodaLista"/>
        <w:numPr>
          <w:ilvl w:val="0"/>
          <w:numId w:val="32"/>
        </w:numPr>
      </w:pPr>
      <w:r>
        <w:rPr>
          <w:rStyle w:val="Nmerodepgina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F51D00" w14:textId="77777777" w:rsidR="00952FD1" w:rsidRDefault="00952FD1">
      <w:r>
        <w:separator/>
      </w:r>
    </w:p>
  </w:endnote>
  <w:endnote w:type="continuationSeparator" w:id="0">
    <w:p w14:paraId="6013BB84" w14:textId="77777777" w:rsidR="00952FD1" w:rsidRDefault="00952F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 Neue">
    <w:altName w:val="Arial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C60015" w14:textId="77777777" w:rsidR="002C1FE4" w:rsidRDefault="002C1FE4">
    <w:pPr>
      <w:pStyle w:val="Header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8B249" w14:textId="6C2F435B" w:rsidR="002C1FE4" w:rsidRDefault="00941501">
    <w:pPr>
      <w:pStyle w:val="Rodap"/>
      <w:jc w:val="right"/>
    </w:pPr>
    <w:r>
      <w:fldChar w:fldCharType="begin"/>
    </w:r>
    <w:r>
      <w:instrText xml:space="preserve"> PAGE </w:instrText>
    </w:r>
    <w:r>
      <w:fldChar w:fldCharType="separate"/>
    </w:r>
    <w:r w:rsidR="004F0941">
      <w:rPr>
        <w:noProof/>
      </w:rPr>
      <w:t>12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A8A20D8" w14:textId="77777777" w:rsidR="00952FD1" w:rsidRDefault="00952FD1">
      <w:r>
        <w:separator/>
      </w:r>
    </w:p>
  </w:footnote>
  <w:footnote w:type="continuationSeparator" w:id="0">
    <w:p w14:paraId="70032AB7" w14:textId="77777777" w:rsidR="00952FD1" w:rsidRDefault="00952FD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C44B6" w14:textId="77777777" w:rsidR="002C1FE4" w:rsidRDefault="00941501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1215" w14:textId="77777777" w:rsidR="002C1FE4" w:rsidRDefault="00941501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C79693" w14:textId="77777777" w:rsidR="002C1FE4" w:rsidRDefault="00941501">
    <w:pPr>
      <w:pStyle w:val="HeaderFooter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7DA48" w14:textId="77777777" w:rsidR="002C1FE4" w:rsidRDefault="00941501">
    <w:pPr>
      <w:pStyle w:val="HeaderFooter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8C51163"/>
    <w:multiLevelType w:val="multilevel"/>
    <w:tmpl w:val="427ACE5C"/>
    <w:lvl w:ilvl="0">
      <w:start w:val="6"/>
      <w:numFmt w:val="decimal"/>
      <w:lvlText w:val="%1"/>
      <w:lvlJc w:val="left"/>
      <w:pPr>
        <w:ind w:left="360" w:hanging="360"/>
      </w:pPr>
      <w:rPr>
        <w:rFonts w:eastAsia="Times" w:cs="Times"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="Times" w:cs="Times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Times" w:cs="Times"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eastAsia="Times" w:cs="Times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Times" w:cs="Times"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eastAsia="Times" w:cs="Times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Times" w:cs="Times"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eastAsia="Times" w:cs="Times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Times" w:cs="Times" w:hint="default"/>
      </w:rPr>
    </w:lvl>
  </w:abstractNum>
  <w:abstractNum w:abstractNumId="3" w15:restartNumberingAfterBreak="0">
    <w:nsid w:val="0C7761EC"/>
    <w:multiLevelType w:val="hybridMultilevel"/>
    <w:tmpl w:val="1812D018"/>
    <w:numStyleLink w:val="ImportedStyle3"/>
  </w:abstractNum>
  <w:abstractNum w:abstractNumId="4" w15:restartNumberingAfterBreak="0">
    <w:nsid w:val="1C50545A"/>
    <w:multiLevelType w:val="multilevel"/>
    <w:tmpl w:val="769CD32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24BC66C1"/>
    <w:multiLevelType w:val="hybridMultilevel"/>
    <w:tmpl w:val="C54694D0"/>
    <w:numStyleLink w:val="Bullets"/>
  </w:abstractNum>
  <w:abstractNum w:abstractNumId="7" w15:restartNumberingAfterBreak="0">
    <w:nsid w:val="280214A8"/>
    <w:multiLevelType w:val="hybridMultilevel"/>
    <w:tmpl w:val="093E0F24"/>
    <w:numStyleLink w:val="ImportedStyle2"/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3257E1E"/>
    <w:multiLevelType w:val="hybridMultilevel"/>
    <w:tmpl w:val="53F68E4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65DB3D11"/>
    <w:multiLevelType w:val="hybridMultilevel"/>
    <w:tmpl w:val="D616844A"/>
    <w:numStyleLink w:val="ImportedStyle5"/>
  </w:abstractNum>
  <w:abstractNum w:abstractNumId="13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4" w15:restartNumberingAfterBreak="0">
    <w:nsid w:val="70716901"/>
    <w:multiLevelType w:val="hybridMultilevel"/>
    <w:tmpl w:val="57804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6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5"/>
  </w:num>
  <w:num w:numId="12">
    <w:abstractNumId w:val="16"/>
  </w:num>
  <w:num w:numId="13">
    <w:abstractNumId w:val="16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6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7"/>
  </w:num>
  <w:num w:numId="17">
    <w:abstractNumId w:val="16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6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1"/>
  </w:num>
  <w:num w:numId="20">
    <w:abstractNumId w:val="3"/>
  </w:num>
  <w:num w:numId="21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5"/>
  </w:num>
  <w:num w:numId="23">
    <w:abstractNumId w:val="9"/>
  </w:num>
  <w:num w:numId="24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6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3"/>
  </w:num>
  <w:num w:numId="28">
    <w:abstractNumId w:val="12"/>
  </w:num>
  <w:num w:numId="29">
    <w:abstractNumId w:val="1"/>
  </w:num>
  <w:num w:numId="30">
    <w:abstractNumId w:val="6"/>
  </w:num>
  <w:num w:numId="31">
    <w:abstractNumId w:val="16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2"/>
    <w:lvlOverride w:ilvl="0">
      <w:lvl w:ilvl="0" w:tplc="F5A0AAA2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7D50FB86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CC185540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CBAC2C48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390A7EEA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5CEAF224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D4044754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C6D0C4C4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216D732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4"/>
  </w:num>
  <w:num w:numId="34">
    <w:abstractNumId w:val="2"/>
  </w:num>
  <w:num w:numId="35">
    <w:abstractNumId w:val="14"/>
  </w:num>
  <w:num w:numId="36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displayBackgroundShape/>
  <w:activeWritingStyle w:appName="MSWord" w:lang="es-ES_tradnl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pt-PT" w:vendorID="64" w:dllVersion="4096" w:nlCheck="1" w:checkStyle="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FE4"/>
    <w:rsid w:val="0005063E"/>
    <w:rsid w:val="00053D25"/>
    <w:rsid w:val="00067E9B"/>
    <w:rsid w:val="000C5C27"/>
    <w:rsid w:val="000D1CD3"/>
    <w:rsid w:val="001518A7"/>
    <w:rsid w:val="001759E0"/>
    <w:rsid w:val="002261FE"/>
    <w:rsid w:val="00245F69"/>
    <w:rsid w:val="00260773"/>
    <w:rsid w:val="002C1FE4"/>
    <w:rsid w:val="003203B2"/>
    <w:rsid w:val="0036275A"/>
    <w:rsid w:val="003927AC"/>
    <w:rsid w:val="003F1BA7"/>
    <w:rsid w:val="00450943"/>
    <w:rsid w:val="0046189F"/>
    <w:rsid w:val="00484DD4"/>
    <w:rsid w:val="004E1F2D"/>
    <w:rsid w:val="004F0941"/>
    <w:rsid w:val="005C3042"/>
    <w:rsid w:val="005F5925"/>
    <w:rsid w:val="00662399"/>
    <w:rsid w:val="0072356D"/>
    <w:rsid w:val="0074747A"/>
    <w:rsid w:val="0075704A"/>
    <w:rsid w:val="007A00BF"/>
    <w:rsid w:val="007C6F0A"/>
    <w:rsid w:val="007F1AB4"/>
    <w:rsid w:val="00825427"/>
    <w:rsid w:val="00831468"/>
    <w:rsid w:val="00832108"/>
    <w:rsid w:val="00876EB1"/>
    <w:rsid w:val="008B3EF9"/>
    <w:rsid w:val="008D788F"/>
    <w:rsid w:val="008E2713"/>
    <w:rsid w:val="00902E30"/>
    <w:rsid w:val="00932366"/>
    <w:rsid w:val="00941501"/>
    <w:rsid w:val="00952FD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C759EA"/>
    <w:rsid w:val="00CF7693"/>
    <w:rsid w:val="00D56336"/>
    <w:rsid w:val="00D712AA"/>
    <w:rsid w:val="00D85ABF"/>
    <w:rsid w:val="00DA165B"/>
    <w:rsid w:val="00DC6844"/>
    <w:rsid w:val="00DD1BA4"/>
    <w:rsid w:val="00E0715A"/>
    <w:rsid w:val="00E451D8"/>
    <w:rsid w:val="00E62B5A"/>
    <w:rsid w:val="00E81DDB"/>
    <w:rsid w:val="00EC4E59"/>
    <w:rsid w:val="00EC780D"/>
    <w:rsid w:val="00F11E0E"/>
    <w:rsid w:val="00F17352"/>
    <w:rsid w:val="00F36771"/>
    <w:rsid w:val="00F54981"/>
    <w:rsid w:val="00FA7FEA"/>
    <w:rsid w:val="00FB75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Ttulo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Ttulo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abealho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Nmerodepgina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Forte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Rodap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CabealhodoSumrio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Sumrio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Sumrio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PargrafodaLista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25</Pages>
  <Words>3193</Words>
  <Characters>17243</Characters>
  <Application>Microsoft Office Word</Application>
  <DocSecurity>0</DocSecurity>
  <Lines>143</Lines>
  <Paragraphs>40</Paragraphs>
  <ScaleCrop>false</ScaleCrop>
  <Company/>
  <LinksUpToDate>false</LinksUpToDate>
  <CharactersWithSpaces>20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Ricardo Damasceno</cp:lastModifiedBy>
  <cp:revision>60</cp:revision>
  <dcterms:created xsi:type="dcterms:W3CDTF">2019-10-14T12:48:00Z</dcterms:created>
  <dcterms:modified xsi:type="dcterms:W3CDTF">2019-10-16T17:55:00Z</dcterms:modified>
</cp:coreProperties>
</file>